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973616"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973616"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97361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7259C59D"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over a radius of gyration R</w:t>
      </w:r>
      <w:r w:rsidR="00C65AC7" w:rsidRPr="00F25D42">
        <w:rPr>
          <w:vertAlign w:val="subscript"/>
          <w:lang w:val="en-US"/>
        </w:rPr>
        <w:t>g</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78859130"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20052C81"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and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lastRenderedPageBreak/>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 </w:t>
      </w:r>
    </w:p>
    <w:p w14:paraId="6649297C" w14:textId="156809FE" w:rsidR="00F85837" w:rsidRDefault="002B12DB" w:rsidP="00880815">
      <w:pPr>
        <w:pStyle w:val="NormalWeb"/>
        <w:rPr>
          <w:lang w:val="en-US"/>
        </w:rPr>
      </w:pPr>
      <w:r>
        <w:rPr>
          <w:lang w:val="en-US"/>
        </w:rPr>
        <w:t xml:space="preserve">  </w:t>
      </w:r>
      <w:r w:rsidR="008D3F12">
        <w:rPr>
          <w:lang w:val="en-US"/>
        </w:rPr>
        <w:t>Having said this</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 and shape</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1665B525"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These normalizations could marginally improve the predictions on low simulated concentrations while worsen</w:t>
      </w:r>
      <w:r w:rsidR="009D35FF">
        <w:rPr>
          <w:lang w:val="en-US"/>
        </w:rPr>
        <w:t>ing</w:t>
      </w:r>
      <w:r w:rsidR="008D3F12">
        <w:rPr>
          <w:lang w:val="en-US"/>
        </w:rPr>
        <w:t xml:space="preserve"> the predictions on smoother curves.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w:t>
      </w:r>
      <w:r>
        <w:rPr>
          <w:lang w:val="en-US"/>
        </w:rPr>
        <w:t>i</w:t>
      </w:r>
      <w:r>
        <w:rPr>
          <w:lang w:val="en-US"/>
        </w:rPr>
        <w:t>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77777777" w:rsidR="00024DA4" w:rsidRDefault="00F25D42" w:rsidP="00880815">
      <w:pPr>
        <w:pStyle w:val="NormalWeb"/>
        <w:rPr>
          <w:lang w:val="en-US"/>
        </w:rPr>
      </w:pPr>
      <w:r>
        <w:rPr>
          <w:lang w:val="en-US"/>
        </w:rPr>
        <w:t xml:space="preserve">  To prepare a training data set of the IDP models, we used currently the only available open database comprising IDP ensembles: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To increas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w:lastRenderedPageBreak/>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77777777" w:rsidR="00024DA4" w:rsidRPr="007609B6" w:rsidRDefault="00024DA4" w:rsidP="00024DA4">
      <w:pPr>
        <w:pStyle w:val="NormalWeb"/>
        <w:jc w:val="center"/>
        <w:rPr>
          <w:sz w:val="22"/>
          <w:szCs w:val="22"/>
          <w:lang w:val="en-US"/>
        </w:rPr>
      </w:pPr>
      <w:r w:rsidRPr="007609B6">
        <w:rPr>
          <w:sz w:val="22"/>
          <w:szCs w:val="22"/>
          <w:lang w:val="en-US"/>
        </w:rPr>
        <w:t>Fig.3. Training set from PDB for the nucleic acid</w:t>
      </w:r>
      <w:r>
        <w:rPr>
          <w:sz w:val="22"/>
          <w:szCs w:val="22"/>
          <w:lang w:val="en-US"/>
        </w:rPr>
        <w:t xml:space="preserve"> and IDP models.</w:t>
      </w:r>
    </w:p>
    <w:p w14:paraId="345D5283" w14:textId="77777777" w:rsidR="00024DA4" w:rsidRDefault="00024DA4" w:rsidP="00880815">
      <w:pPr>
        <w:pStyle w:val="NormalWeb"/>
        <w:rPr>
          <w:lang w:val="en-US"/>
        </w:rPr>
      </w:pPr>
    </w:p>
    <w:p w14:paraId="703A5A35" w14:textId="107A06A3" w:rsidR="00F25D42" w:rsidRDefault="0095539B" w:rsidP="00880815">
      <w:pPr>
        <w:pStyle w:val="NormalWeb"/>
        <w:rPr>
          <w:lang w:val="en-US"/>
        </w:rPr>
      </w:pPr>
      <w:r>
        <w:rPr>
          <w:lang w:val="en-US"/>
        </w:rPr>
        <w:t>The horizontal smearing effect is the result of using different conformations of the same prot</w:t>
      </w:r>
      <w:r w:rsidR="005B2A10">
        <w:rPr>
          <w:lang w:val="en-US"/>
        </w:rPr>
        <w:t>ei</w:t>
      </w:r>
      <w:r>
        <w:rPr>
          <w:lang w:val="en-US"/>
        </w:rPr>
        <w:t xml:space="preserve">ns with various Rg and identical MW. </w:t>
      </w:r>
      <w:r w:rsidR="000C5DD6">
        <w:rPr>
          <w:lang w:val="en-US"/>
        </w:rPr>
        <w:t>The parametric “hot spot” is located at circa 20 kDa and Rg = 7-8 Ȧ indicated the characteristic size and shape of IDPs.</w:t>
      </w:r>
      <w:r w:rsidR="006537D2">
        <w:rPr>
          <w:lang w:val="en-US"/>
        </w:rPr>
        <w:t xml:space="preserve"> </w:t>
      </w:r>
      <w:r w:rsidR="00354A8C">
        <w:rPr>
          <w:lang w:val="en-US"/>
        </w:rPr>
        <w:t>Then we simulated the SAXS profiles and identified ground truth MW and D</w:t>
      </w:r>
      <w:r w:rsidR="00354A8C" w:rsidRPr="0018311F">
        <w:rPr>
          <w:vertAlign w:val="subscript"/>
          <w:lang w:val="en-US"/>
        </w:rPr>
        <w:t>max</w:t>
      </w:r>
      <w:r w:rsidR="00354A8C">
        <w:rPr>
          <w:lang w:val="en-US"/>
        </w:rPr>
        <w:t xml:space="preserve"> similarly to how it was done previously. </w:t>
      </w:r>
    </w:p>
    <w:p w14:paraId="7405BC57" w14:textId="43D58D9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As of the test set, since the experimental data from IDPs are the average over the huge ensemble of different conformers, we </w:t>
      </w:r>
      <w:r w:rsidR="006537D2">
        <w:rPr>
          <w:lang w:val="en-US"/>
        </w:rPr>
        <w:lastRenderedPageBreak/>
        <w:t xml:space="preserve">averged the simulated SAXS profiles over the ensembles </w:t>
      </w:r>
      <w:r w:rsidR="0018311F">
        <w:rPr>
          <w:lang w:val="en-US"/>
        </w:rPr>
        <w:t>(</w:t>
      </w:r>
      <w:r w:rsidR="006537D2">
        <w:rPr>
          <w:lang w:val="en-US"/>
        </w:rPr>
        <w:t>prior to addin</w:t>
      </w:r>
      <w:r w:rsidR="00201037">
        <w:rPr>
          <w:lang w:val="en-US"/>
        </w:rPr>
        <w:t>g</w:t>
      </w:r>
      <w:r w:rsidR="006537D2">
        <w:rPr>
          <w:lang w:val="en-US"/>
        </w:rPr>
        <w:t xml:space="preserve"> simulated noise</w:t>
      </w:r>
      <w:r w:rsidR="0018311F">
        <w:rPr>
          <w:lang w:val="en-US"/>
        </w:rPr>
        <w:t>)</w:t>
      </w:r>
      <w:r w:rsidR="006537D2">
        <w:rPr>
          <w:lang w:val="en-US"/>
        </w:rPr>
        <w:t xml:space="preserve"> to produce a realistic </w:t>
      </w:r>
      <w:r w:rsidR="00201037">
        <w:rPr>
          <w:lang w:val="en-US"/>
        </w:rPr>
        <w:t xml:space="preserve">pseudo-experimental </w:t>
      </w:r>
      <w:r w:rsidR="006537D2">
        <w:rPr>
          <w:lang w:val="en-US"/>
        </w:rPr>
        <w:t>test set. The MW of such averaged model was taken as the MW of the random conformer (</w:t>
      </w:r>
      <w:r w:rsidR="0018311F">
        <w:rPr>
          <w:lang w:val="en-US"/>
        </w:rPr>
        <w:t>since</w:t>
      </w:r>
      <w:r w:rsidR="006537D2">
        <w:rPr>
          <w:lang w:val="en-US"/>
        </w:rPr>
        <w:t xml:space="preserve"> they are </w:t>
      </w:r>
      <w:r w:rsidR="00A409CC">
        <w:rPr>
          <w:lang w:val="en-US"/>
        </w:rPr>
        <w:t xml:space="preserve">all </w:t>
      </w:r>
      <w:r w:rsidR="006537D2">
        <w:rPr>
          <w:lang w:val="en-US"/>
        </w:rPr>
        <w:t>identical</w:t>
      </w:r>
      <w:r w:rsidR="00A409CC">
        <w:rPr>
          <w:lang w:val="en-US"/>
        </w:rPr>
        <w:t xml:space="preserve"> within the ensemble</w:t>
      </w:r>
      <w:r w:rsidR="006537D2">
        <w:rPr>
          <w:lang w:val="en-US"/>
        </w:rPr>
        <w:t>),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ithin each ensemble.</w:t>
      </w:r>
    </w:p>
    <w:p w14:paraId="320306F3" w14:textId="2E602540"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212CCE82"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973616"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670AB774" w:rsidR="00A75FAC" w:rsidRDefault="00A75FAC" w:rsidP="00880815">
      <w:pPr>
        <w:pStyle w:val="NormalWeb"/>
        <w:rPr>
          <w:lang w:val="en-US"/>
        </w:rPr>
      </w:pPr>
      <w:r>
        <w:rPr>
          <w:lang w:val="en-US"/>
        </w:rPr>
        <w:t xml:space="preserve">  Where N is the total number of models in the test set, P is </w:t>
      </w:r>
      <w:r w:rsidR="00E15626">
        <w:rPr>
          <w:lang w:val="en-US"/>
        </w:rPr>
        <w:t xml:space="preserve">the </w:t>
      </w:r>
      <w:r>
        <w:rPr>
          <w:lang w:val="en-US"/>
        </w:rPr>
        <w:t xml:space="preserve">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62160B3"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fig.5, where it is seen tha</w:t>
      </w:r>
      <w:r w:rsidR="00E15626">
        <w:rPr>
          <w:lang w:val="en-US"/>
        </w:rPr>
        <w:t>t</w:t>
      </w:r>
      <w:r>
        <w:rPr>
          <w:lang w:val="en-US"/>
        </w:rPr>
        <w:t xml:space="preserve"> NNs not only outperform all conventional methods for all test object</w:t>
      </w:r>
      <w:r w:rsidR="00E15626">
        <w:rPr>
          <w:lang w:val="en-US"/>
        </w:rPr>
        <w:t>s</w:t>
      </w:r>
      <w:r>
        <w:rPr>
          <w:lang w:val="en-US"/>
        </w:rPr>
        <w:t xml:space="preserve"> used, they are also more robust against simulated noise and mostly reach a plat</w:t>
      </w:r>
      <w:r w:rsidR="00E15626">
        <w:rPr>
          <w:lang w:val="en-US"/>
        </w:rPr>
        <w:t>eau</w:t>
      </w:r>
      <w:r>
        <w:rPr>
          <w:lang w:val="en-US"/>
        </w:rPr>
        <w:t xml:space="preserve"> at concentrations as low as 1 or 2 mg/ml.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1F9C1FB5" w:rsidR="006C7DFA" w:rsidRDefault="00CC69C1" w:rsidP="00880815">
      <w:pPr>
        <w:pStyle w:val="NormalWeb"/>
        <w:rPr>
          <w:lang w:val="en-US"/>
        </w:rPr>
      </w:pPr>
      <w:r w:rsidRPr="00CC69C1">
        <w:rPr>
          <w:highlight w:val="yellow"/>
          <w:lang w:val="en-US"/>
        </w:rPr>
        <w:t>TODO:</w:t>
      </w:r>
      <w:r>
        <w:rPr>
          <w:lang w:val="en-US"/>
        </w:rPr>
        <w:t xml:space="preserve"> blah-blah-blah</w:t>
      </w:r>
    </w:p>
    <w:p w14:paraId="0AA06040" w14:textId="437923DE"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961CF92"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04726CC">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607DA13C"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D</w:t>
      </w:r>
      <w:r w:rsidR="00A878FB" w:rsidRPr="00A878FB">
        <w:rPr>
          <w:vertAlign w:val="subscript"/>
          <w:lang w:val="en-US"/>
        </w:rPr>
        <w:t>max</w:t>
      </w:r>
      <w:r w:rsidR="00A878FB">
        <w:rPr>
          <w:lang w:val="en-US"/>
        </w:rPr>
        <w:t xml:space="preserve"> prediction curve at fig.7</w:t>
      </w:r>
      <w:r>
        <w:rPr>
          <w:lang w:val="en-US"/>
        </w:rPr>
        <w:t xml:space="preserve"> rapidly reach</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33692232" w14:textId="77777777" w:rsidR="00DE185F" w:rsidRDefault="00DE185F" w:rsidP="00880815">
      <w:pPr>
        <w:pStyle w:val="NormalWeb"/>
        <w:rPr>
          <w:lang w:val="en-US"/>
        </w:rPr>
      </w:pPr>
    </w:p>
    <w:p w14:paraId="7FF90452" w14:textId="3319085F" w:rsidR="006252E4" w:rsidRDefault="00CA3BD8" w:rsidP="00880815">
      <w:pPr>
        <w:pStyle w:val="NormalWeb"/>
        <w:rPr>
          <w:lang w:val="en-US"/>
        </w:rPr>
      </w:pPr>
      <w:r w:rsidRPr="006F1811">
        <w:rPr>
          <w:b/>
          <w:bCs/>
          <w:highlight w:val="yellow"/>
          <w:lang w:val="en-US"/>
        </w:rPr>
        <w:t>Web interface</w:t>
      </w:r>
      <w:r w:rsidR="00C05551" w:rsidRPr="006F1811">
        <w:rPr>
          <w:highlight w:val="yellow"/>
          <w:lang w:val="en-US"/>
        </w:rPr>
        <w:t xml:space="preserve"> (or </w:t>
      </w:r>
      <w:r w:rsidR="00C22D53" w:rsidRPr="006F1811">
        <w:rPr>
          <w:highlight w:val="yellow"/>
          <w:lang w:val="en-US"/>
        </w:rPr>
        <w:t xml:space="preserve">we </w:t>
      </w:r>
      <w:r w:rsidR="00C05551" w:rsidRPr="006F1811">
        <w:rPr>
          <w:highlight w:val="yellow"/>
          <w:lang w:val="en-US"/>
        </w:rPr>
        <w:t>just say “to be included in the new release of ATSAS”</w:t>
      </w:r>
      <w:r w:rsidR="00C22D53" w:rsidRPr="006F1811">
        <w:rPr>
          <w:highlight w:val="yellow"/>
          <w:lang w:val="en-US"/>
        </w:rPr>
        <w:t>??</w:t>
      </w:r>
      <w:r w:rsidR="00C05551" w:rsidRPr="006F1811">
        <w:rPr>
          <w:highlight w:val="yellow"/>
          <w:lang w:val="en-US"/>
        </w:rPr>
        <w:t>)</w:t>
      </w:r>
      <w:r w:rsidRPr="006F1811">
        <w:rPr>
          <w:highlight w:val="yellow"/>
          <w:lang w:val="en-US"/>
        </w:rPr>
        <w:t>.</w:t>
      </w:r>
      <w:r w:rsidR="00A26A50">
        <w:rPr>
          <w:lang w:val="en-US"/>
        </w:rPr>
        <w:t xml:space="preserve">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04DC864F"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specific needs and instrumentation.</w:t>
      </w:r>
      <w:r w:rsidR="003D3BE3">
        <w:rPr>
          <w:lang w:val="en-US"/>
        </w:rPr>
        <w:t xml:space="preserve"> The presented methods along with the training sets and tools for preparing the figures are publicly available at the git-hub </w:t>
      </w:r>
      <w:r w:rsidR="003D3BE3" w:rsidRPr="003D3BE3">
        <w:rPr>
          <w:highlight w:val="yellow"/>
          <w:lang w:val="en-US"/>
        </w:rPr>
        <w:t>()</w:t>
      </w:r>
      <w:r w:rsidR="003D3BE3">
        <w:rPr>
          <w:lang w:val="en-US"/>
        </w:rPr>
        <w:t>.</w:t>
      </w:r>
    </w:p>
    <w:p w14:paraId="31256CAD" w14:textId="77777777" w:rsidR="00973616" w:rsidRDefault="00973616" w:rsidP="00973616">
      <w:pPr>
        <w:pStyle w:val="NormalWeb"/>
        <w:rPr>
          <w:lang w:val="en-US"/>
        </w:rPr>
      </w:pPr>
      <w:r w:rsidRPr="00CC69C1">
        <w:rPr>
          <w:highlight w:val="yellow"/>
          <w:lang w:val="en-US"/>
        </w:rPr>
        <w:t>TODO:</w:t>
      </w:r>
      <w:r>
        <w:rPr>
          <w:lang w:val="en-US"/>
        </w:rPr>
        <w:t xml:space="preserve"> 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bookmarkStart w:id="1" w:name="_GoBack"/>
      <w:bookmarkEnd w:id="1"/>
    </w:p>
    <w:p w14:paraId="2DE8D581" w14:textId="48D5CEC7" w:rsidR="006C6020" w:rsidRDefault="00C771E4" w:rsidP="004F4F4D">
      <w:pPr>
        <w:pStyle w:val="Heading1"/>
        <w:rPr>
          <w:lang w:val="en-US"/>
        </w:rPr>
      </w:pPr>
      <w:r w:rsidRPr="00C771E4">
        <w:rPr>
          <w:lang w:val="en-US"/>
        </w:rPr>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latter, O. (1977). Data evaluation in small angle scattering: calculation of the radial electron </w:t>
      </w:r>
      <w:r w:rsidRPr="007925F2">
        <w:rPr>
          <w:rFonts w:cs="Times New Roman"/>
          <w:noProof/>
          <w:szCs w:val="24"/>
        </w:rPr>
        <w:lastRenderedPageBreak/>
        <w:t xml:space="preserve">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Guinier, A., and Fournet, G. (1955). Small-angle scattering of X-rays (Translation by C. B. 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QUAyQlFaSwAAAA="/>
  </w:docVars>
  <w:rsids>
    <w:rsidRoot w:val="003B21EA"/>
    <w:rsid w:val="00002E80"/>
    <w:rsid w:val="000046D2"/>
    <w:rsid w:val="000060C4"/>
    <w:rsid w:val="00016ED2"/>
    <w:rsid w:val="00022516"/>
    <w:rsid w:val="00024DA4"/>
    <w:rsid w:val="00043739"/>
    <w:rsid w:val="00047814"/>
    <w:rsid w:val="00055D46"/>
    <w:rsid w:val="00067482"/>
    <w:rsid w:val="00075B23"/>
    <w:rsid w:val="00077F33"/>
    <w:rsid w:val="000801B1"/>
    <w:rsid w:val="000843D3"/>
    <w:rsid w:val="00086C92"/>
    <w:rsid w:val="00096D21"/>
    <w:rsid w:val="000A7EB3"/>
    <w:rsid w:val="000B5162"/>
    <w:rsid w:val="000C563D"/>
    <w:rsid w:val="000C5DD6"/>
    <w:rsid w:val="000C6D2A"/>
    <w:rsid w:val="000D13DC"/>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5202E"/>
    <w:rsid w:val="001543AD"/>
    <w:rsid w:val="00161CE9"/>
    <w:rsid w:val="00162B24"/>
    <w:rsid w:val="00163184"/>
    <w:rsid w:val="00163B21"/>
    <w:rsid w:val="0018311F"/>
    <w:rsid w:val="00185F5A"/>
    <w:rsid w:val="0019658C"/>
    <w:rsid w:val="001A0C4B"/>
    <w:rsid w:val="001A412B"/>
    <w:rsid w:val="001B0C08"/>
    <w:rsid w:val="001E120E"/>
    <w:rsid w:val="001E579E"/>
    <w:rsid w:val="001F0519"/>
    <w:rsid w:val="00201037"/>
    <w:rsid w:val="0020776E"/>
    <w:rsid w:val="0021116F"/>
    <w:rsid w:val="002232C3"/>
    <w:rsid w:val="00223DC1"/>
    <w:rsid w:val="002244AF"/>
    <w:rsid w:val="00231254"/>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31340E"/>
    <w:rsid w:val="0031488A"/>
    <w:rsid w:val="00314B60"/>
    <w:rsid w:val="00325E4C"/>
    <w:rsid w:val="0033236E"/>
    <w:rsid w:val="003374B5"/>
    <w:rsid w:val="0035184B"/>
    <w:rsid w:val="00354A8C"/>
    <w:rsid w:val="00356136"/>
    <w:rsid w:val="003666C3"/>
    <w:rsid w:val="003679DF"/>
    <w:rsid w:val="00375F1D"/>
    <w:rsid w:val="00376685"/>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344F0"/>
    <w:rsid w:val="005409E5"/>
    <w:rsid w:val="0054449B"/>
    <w:rsid w:val="005460D7"/>
    <w:rsid w:val="00566C92"/>
    <w:rsid w:val="00571B9C"/>
    <w:rsid w:val="005724D0"/>
    <w:rsid w:val="005771CF"/>
    <w:rsid w:val="00585CF2"/>
    <w:rsid w:val="00587CE2"/>
    <w:rsid w:val="00587E6E"/>
    <w:rsid w:val="005B2A10"/>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537D2"/>
    <w:rsid w:val="00660560"/>
    <w:rsid w:val="00662B69"/>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31BD6"/>
    <w:rsid w:val="00735173"/>
    <w:rsid w:val="00740202"/>
    <w:rsid w:val="00742400"/>
    <w:rsid w:val="007609B6"/>
    <w:rsid w:val="007636CE"/>
    <w:rsid w:val="00775752"/>
    <w:rsid w:val="007862D8"/>
    <w:rsid w:val="00790DB2"/>
    <w:rsid w:val="007925F2"/>
    <w:rsid w:val="007A02F7"/>
    <w:rsid w:val="007A7B7C"/>
    <w:rsid w:val="007B7A57"/>
    <w:rsid w:val="007C1A8C"/>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D3F12"/>
    <w:rsid w:val="008F1D75"/>
    <w:rsid w:val="008F6548"/>
    <w:rsid w:val="00902697"/>
    <w:rsid w:val="00904B02"/>
    <w:rsid w:val="00912E7B"/>
    <w:rsid w:val="0092526D"/>
    <w:rsid w:val="009426AA"/>
    <w:rsid w:val="009464C8"/>
    <w:rsid w:val="0094762D"/>
    <w:rsid w:val="0095539B"/>
    <w:rsid w:val="0096674E"/>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4AED"/>
    <w:rsid w:val="00A26A50"/>
    <w:rsid w:val="00A26F09"/>
    <w:rsid w:val="00A34AD2"/>
    <w:rsid w:val="00A409CC"/>
    <w:rsid w:val="00A4529F"/>
    <w:rsid w:val="00A51B4D"/>
    <w:rsid w:val="00A53422"/>
    <w:rsid w:val="00A70FB4"/>
    <w:rsid w:val="00A727C9"/>
    <w:rsid w:val="00A73427"/>
    <w:rsid w:val="00A75FAC"/>
    <w:rsid w:val="00A76677"/>
    <w:rsid w:val="00A832BA"/>
    <w:rsid w:val="00A834CB"/>
    <w:rsid w:val="00A878FB"/>
    <w:rsid w:val="00AC1517"/>
    <w:rsid w:val="00AD38F7"/>
    <w:rsid w:val="00AE3C79"/>
    <w:rsid w:val="00AF2D5E"/>
    <w:rsid w:val="00B02FA3"/>
    <w:rsid w:val="00B110C0"/>
    <w:rsid w:val="00B2166F"/>
    <w:rsid w:val="00B34046"/>
    <w:rsid w:val="00B359C6"/>
    <w:rsid w:val="00B40FD7"/>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516BF"/>
    <w:rsid w:val="00E52191"/>
    <w:rsid w:val="00E52B67"/>
    <w:rsid w:val="00E618D8"/>
    <w:rsid w:val="00E75224"/>
    <w:rsid w:val="00E76F33"/>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25D42"/>
    <w:rsid w:val="00F324EE"/>
    <w:rsid w:val="00F32A05"/>
    <w:rsid w:val="00F34742"/>
    <w:rsid w:val="00F54C07"/>
    <w:rsid w:val="00F65FAB"/>
    <w:rsid w:val="00F754BB"/>
    <w:rsid w:val="00F77F05"/>
    <w:rsid w:val="00F81717"/>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2500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3461A-D373-4534-8456-980813186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5</TotalTime>
  <Pages>16</Pages>
  <Words>18113</Words>
  <Characters>103247</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70</cp:revision>
  <dcterms:created xsi:type="dcterms:W3CDTF">2020-05-05T09:54:00Z</dcterms:created>
  <dcterms:modified xsi:type="dcterms:W3CDTF">2021-07-1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